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8B2AA0" w14:textId="77777777" w:rsidR="00E81978" w:rsidRDefault="00897DF8">
      <w:pPr>
        <w:pStyle w:val="Title"/>
      </w:pPr>
      <w:r>
        <w:t>Discussion Post- 4</w:t>
      </w:r>
    </w:p>
    <w:p w14:paraId="79EF185C" w14:textId="77777777" w:rsidR="00B823AA" w:rsidRDefault="00B823AA" w:rsidP="00B823AA">
      <w:pPr>
        <w:pStyle w:val="Title2"/>
      </w:pPr>
    </w:p>
    <w:p w14:paraId="64867243" w14:textId="77777777" w:rsidR="00E81978" w:rsidRDefault="00E81978" w:rsidP="00B823AA">
      <w:pPr>
        <w:pStyle w:val="Title2"/>
      </w:pPr>
    </w:p>
    <w:p w14:paraId="14DA6376" w14:textId="77777777" w:rsidR="003F5409" w:rsidRDefault="003F5409" w:rsidP="00B823AA">
      <w:pPr>
        <w:pStyle w:val="Title2"/>
      </w:pPr>
    </w:p>
    <w:p w14:paraId="192667A8" w14:textId="77777777" w:rsidR="003F5409" w:rsidRDefault="003F5409" w:rsidP="00B823AA">
      <w:pPr>
        <w:pStyle w:val="Title2"/>
      </w:pPr>
    </w:p>
    <w:p w14:paraId="71635DF0" w14:textId="77777777" w:rsidR="003F5409" w:rsidRDefault="003F5409" w:rsidP="00B823AA">
      <w:pPr>
        <w:pStyle w:val="Title2"/>
      </w:pPr>
    </w:p>
    <w:p w14:paraId="0C17AC16" w14:textId="77777777" w:rsidR="003F5409" w:rsidRDefault="003F5409" w:rsidP="00B823AA">
      <w:pPr>
        <w:pStyle w:val="Title2"/>
      </w:pPr>
    </w:p>
    <w:p w14:paraId="0331910D" w14:textId="77777777" w:rsidR="003F5409" w:rsidRDefault="003F5409" w:rsidP="00B823AA">
      <w:pPr>
        <w:pStyle w:val="Title2"/>
      </w:pPr>
    </w:p>
    <w:p w14:paraId="1F965706" w14:textId="77777777" w:rsidR="003F5409" w:rsidRDefault="003F5409" w:rsidP="00B823AA">
      <w:pPr>
        <w:pStyle w:val="Title2"/>
      </w:pPr>
    </w:p>
    <w:p w14:paraId="6595369B" w14:textId="77777777" w:rsidR="003F5409" w:rsidRDefault="003F5409" w:rsidP="00B823AA">
      <w:pPr>
        <w:pStyle w:val="Title2"/>
      </w:pPr>
    </w:p>
    <w:p w14:paraId="285CB658" w14:textId="77777777" w:rsidR="003F5409" w:rsidRDefault="003F5409" w:rsidP="00B823AA">
      <w:pPr>
        <w:pStyle w:val="Title2"/>
      </w:pPr>
    </w:p>
    <w:p w14:paraId="07CC263D" w14:textId="77777777" w:rsidR="003F5409" w:rsidRDefault="003F5409" w:rsidP="00B823AA">
      <w:pPr>
        <w:pStyle w:val="Title2"/>
      </w:pPr>
    </w:p>
    <w:p w14:paraId="3DE3A496" w14:textId="77777777" w:rsidR="003F5409" w:rsidRDefault="003F5409" w:rsidP="00B823AA">
      <w:pPr>
        <w:pStyle w:val="Title2"/>
      </w:pPr>
    </w:p>
    <w:p w14:paraId="612DF1B2" w14:textId="77777777" w:rsidR="003F5409" w:rsidRDefault="003F5409" w:rsidP="00B823AA">
      <w:pPr>
        <w:pStyle w:val="Title2"/>
      </w:pPr>
    </w:p>
    <w:p w14:paraId="3A9E2663" w14:textId="77777777" w:rsidR="003F5409" w:rsidRDefault="003F5409" w:rsidP="00B823AA">
      <w:pPr>
        <w:pStyle w:val="Title2"/>
      </w:pPr>
    </w:p>
    <w:p w14:paraId="60336CF2" w14:textId="77777777" w:rsidR="003F5409" w:rsidRDefault="003F5409" w:rsidP="00B823AA">
      <w:pPr>
        <w:pStyle w:val="Title2"/>
      </w:pPr>
    </w:p>
    <w:p w14:paraId="2FE7569B" w14:textId="77777777" w:rsidR="003F5409" w:rsidRDefault="003F5409" w:rsidP="00B823AA">
      <w:pPr>
        <w:pStyle w:val="Title2"/>
      </w:pPr>
    </w:p>
    <w:p w14:paraId="58F25837" w14:textId="77777777" w:rsidR="003F5409" w:rsidRDefault="003F5409" w:rsidP="00B823AA">
      <w:pPr>
        <w:pStyle w:val="Title2"/>
      </w:pPr>
    </w:p>
    <w:p w14:paraId="642F2300" w14:textId="77777777" w:rsidR="003F5409" w:rsidRDefault="003F5409" w:rsidP="00B823AA">
      <w:pPr>
        <w:pStyle w:val="Title2"/>
      </w:pPr>
    </w:p>
    <w:p w14:paraId="7F5E9BDA" w14:textId="150B09B0" w:rsidR="00897DF8" w:rsidRDefault="00897DF8" w:rsidP="00897DF8">
      <w:r w:rsidRPr="00282308">
        <w:lastRenderedPageBreak/>
        <w:t>Shannon Leahy</w:t>
      </w:r>
      <w:r>
        <w:t xml:space="preserve">, I know you have a point when you say that the typical family system is a modern-day conspiracy and a way to expand capitalist ideas in society. </w:t>
      </w:r>
      <w:r w:rsidR="00346DE2">
        <w:t xml:space="preserve">Heterosexual marriages are </w:t>
      </w:r>
      <w:r>
        <w:t xml:space="preserve">a way to divide labor in society. This thought has some merit because family is the social product. We human have associated different meanings and concepts with it. Heterosexual marriages are commonly practiced in societies around the world and people feel comfortable with it. </w:t>
      </w:r>
      <w:r w:rsidR="00346DE2">
        <w:t>Given the prevailing social constructs, h</w:t>
      </w:r>
      <w:r>
        <w:t xml:space="preserve">omosexual marriages are </w:t>
      </w:r>
      <w:r w:rsidR="00346DE2">
        <w:t xml:space="preserve">not yet popular </w:t>
      </w:r>
      <w:r w:rsidR="009D4F14">
        <w:fldChar w:fldCharType="begin"/>
      </w:r>
      <w:r w:rsidR="009D4F14">
        <w:instrText xml:space="preserve"> ADDIN ZOTERO_ITEM CSL_CITATION {"citationID":"E788kIT0","properties":{"formattedCitation":"(\\uc0\\u8220{}Cultural Anthropology 12th edition\\uc0\\u8212{}Google Scholar,\\uc0\\u8221{} n.d.)","plainCitation":"(“Cultural Anthropology 12th edition—Google Scholar,” n.d.)","noteIndex":0},"citationItems":[{"id":2220,"uris":["http://zotero.org/users/local/s8f0QVnP/items/2CXFKAJ9"],"uri":["http://zotero.org/users/local/s8f0QVnP/items/2CXFKAJ9"],"itemData":{"id":2220,"type":"webpage","title":"Cultural Anthropology 12th edition - Google Scholar","URL":"https://scholar.google.com/scholar?q=Cultural+Anthropology+12th+edition&amp;hl=en&amp;as_sdt=0%2C5&amp;as_ylo=2007&amp;as_yhi=2015","accessed":{"date-parts":[["2019",8,29]]}}}],"schema":"https://github.com/citation-style-language/schema/raw/master/csl-citation.json"} </w:instrText>
      </w:r>
      <w:r w:rsidR="009D4F14">
        <w:fldChar w:fldCharType="separate"/>
      </w:r>
      <w:r w:rsidR="009D4F14" w:rsidRPr="009D4F14">
        <w:rPr>
          <w:rFonts w:ascii="Times New Roman" w:hAnsi="Times New Roman" w:cs="Times New Roman"/>
        </w:rPr>
        <w:t>(Cu</w:t>
      </w:r>
      <w:r w:rsidR="009D4F14">
        <w:rPr>
          <w:rFonts w:ascii="Times New Roman" w:hAnsi="Times New Roman" w:cs="Times New Roman"/>
        </w:rPr>
        <w:t>ltural Anthropology</w:t>
      </w:r>
      <w:r w:rsidR="009D4F14" w:rsidRPr="009D4F14">
        <w:rPr>
          <w:rFonts w:ascii="Times New Roman" w:hAnsi="Times New Roman" w:cs="Times New Roman"/>
        </w:rPr>
        <w:t>)</w:t>
      </w:r>
      <w:r w:rsidR="009D4F14">
        <w:fldChar w:fldCharType="end"/>
      </w:r>
      <w:r>
        <w:t>. However</w:t>
      </w:r>
      <w:r w:rsidR="00D3189E">
        <w:t>, this conservatism portrays that they a</w:t>
      </w:r>
      <w:r>
        <w:t>re</w:t>
      </w:r>
      <w:r w:rsidR="00D3189E">
        <w:t xml:space="preserve"> living in modern ages, and yet</w:t>
      </w:r>
      <w:r>
        <w:t xml:space="preserve"> are dominated by medieval concepts. People do not </w:t>
      </w:r>
      <w:r w:rsidR="00346DE2">
        <w:t xml:space="preserve">support </w:t>
      </w:r>
      <w:r w:rsidR="00D3189E">
        <w:t xml:space="preserve">the homosexual marriages, since it opposes the religious norms of many people. </w:t>
      </w:r>
    </w:p>
    <w:p w14:paraId="6B8DE6C4" w14:textId="2CE7A423" w:rsidR="00897DF8" w:rsidRDefault="00897DF8" w:rsidP="00897DF8">
      <w:r>
        <w:t xml:space="preserve">Nevertheless, this concept of heterosexuality is acceptable because the majority of the people practice it. Once the idea of homosexuality will be practiced by people, they would not oppose </w:t>
      </w:r>
      <w:r w:rsidR="00346DE2">
        <w:t>implementing same sex marriages</w:t>
      </w:r>
      <w:r>
        <w:t xml:space="preserve">.  </w:t>
      </w:r>
      <w:r w:rsidR="00346DE2">
        <w:t xml:space="preserve">Shannon you are right that family </w:t>
      </w:r>
      <w:r>
        <w:t xml:space="preserve">is about love </w:t>
      </w:r>
      <w:r w:rsidR="00346DE2">
        <w:t xml:space="preserve">which </w:t>
      </w:r>
      <w:r>
        <w:t>can be found in anyone</w:t>
      </w:r>
      <w:r w:rsidR="00346DE2">
        <w:t xml:space="preserve"> irrespective of sex</w:t>
      </w:r>
      <w:r>
        <w:t>. Several cultures support the idea of same-sex marriage, and they assume their roles as husband and wives. Heterosexual marriages are not natural as they are just the most acceptable pattern of marriages.</w:t>
      </w:r>
    </w:p>
    <w:p w14:paraId="3DDACEAF" w14:textId="686A8004" w:rsidR="00897DF8" w:rsidRDefault="00897DF8" w:rsidP="00897DF8">
      <w:r>
        <w:t xml:space="preserve">In the same way, I opine that monogamy is something we should promote. If </w:t>
      </w:r>
      <w:r w:rsidR="00346DE2">
        <w:t xml:space="preserve">there is no </w:t>
      </w:r>
      <w:r>
        <w:t>monogamy, partners would be cheating on each other’s frequently</w:t>
      </w:r>
      <w:r w:rsidR="00346DE2">
        <w:t>.</w:t>
      </w:r>
      <w:r>
        <w:t xml:space="preserve"> So, I </w:t>
      </w:r>
      <w:r w:rsidR="00346DE2">
        <w:t xml:space="preserve">favor </w:t>
      </w:r>
      <w:r>
        <w:t xml:space="preserve">monogamy </w:t>
      </w:r>
      <w:r w:rsidR="00346DE2">
        <w:t>absolutely</w:t>
      </w:r>
      <w:r>
        <w:t xml:space="preserve">. A traditional family of both is not necessarily the only good way to raise children or to provide for them. A single parent can do the job equally well if he or she has the right approach in that regard. </w:t>
      </w:r>
    </w:p>
    <w:p w14:paraId="0E37F58E" w14:textId="065B903A" w:rsidR="009D4F14" w:rsidRDefault="00897DF8" w:rsidP="00897DF8">
      <w:r>
        <w:t xml:space="preserve">Religious people strongly oppose the idea of same-sex marriages as it would challenge their conservatism, but remember, progressive society is unlike traditional societies. </w:t>
      </w:r>
      <w:r w:rsidR="00346DE2">
        <w:t xml:space="preserve">Progressive societies do </w:t>
      </w:r>
      <w:r>
        <w:t xml:space="preserve">not follow the old </w:t>
      </w:r>
      <w:r w:rsidR="00346DE2">
        <w:t>customs</w:t>
      </w:r>
      <w:r>
        <w:t xml:space="preserve">. Marriage is just a way of having constant affection. </w:t>
      </w:r>
      <w:r>
        <w:lastRenderedPageBreak/>
        <w:t>Thus, homosexuality has no inherent flaws, and heterosexual marriages are purely social, not natural in</w:t>
      </w:r>
      <w:bookmarkStart w:id="0" w:name="_GoBack"/>
      <w:bookmarkEnd w:id="0"/>
      <w:r>
        <w:t xml:space="preserve"> character. </w:t>
      </w:r>
    </w:p>
    <w:p w14:paraId="13D4043B" w14:textId="77777777" w:rsidR="009D4F14" w:rsidRDefault="009D4F14">
      <w:r>
        <w:br w:type="page"/>
      </w:r>
    </w:p>
    <w:p w14:paraId="47B31563" w14:textId="77777777" w:rsidR="00897DF8" w:rsidRDefault="009D4F14" w:rsidP="009D4F14">
      <w:pPr>
        <w:pStyle w:val="Heading1"/>
      </w:pPr>
      <w:r>
        <w:lastRenderedPageBreak/>
        <w:t xml:space="preserve">References: </w:t>
      </w:r>
    </w:p>
    <w:p w14:paraId="3C485B85" w14:textId="77777777" w:rsidR="009D4F14" w:rsidRPr="009D4F14" w:rsidRDefault="009D4F14" w:rsidP="009D4F14">
      <w:pPr>
        <w:ind w:firstLine="0"/>
        <w:rPr>
          <w:rFonts w:ascii="Times New Roman" w:hAnsi="Times New Roman" w:cs="Times New Roman"/>
        </w:rPr>
      </w:pPr>
      <w:r w:rsidRPr="009D4F14">
        <w:rPr>
          <w:rFonts w:ascii="Times New Roman" w:hAnsi="Times New Roman" w:cs="Times New Roman"/>
          <w:color w:val="222222"/>
          <w:shd w:val="clear" w:color="auto" w:fill="FFFFFF"/>
        </w:rPr>
        <w:t>Miller, B. D., Van Esterik, J., &amp; Van Esterik, P. (2007). </w:t>
      </w:r>
      <w:r w:rsidRPr="009D4F14">
        <w:rPr>
          <w:rFonts w:ascii="Times New Roman" w:hAnsi="Times New Roman" w:cs="Times New Roman"/>
          <w:i/>
          <w:iCs/>
          <w:color w:val="222222"/>
          <w:shd w:val="clear" w:color="auto" w:fill="FFFFFF"/>
        </w:rPr>
        <w:t>Cultural anthropology</w:t>
      </w:r>
      <w:r w:rsidRPr="009D4F14">
        <w:rPr>
          <w:rFonts w:ascii="Times New Roman" w:hAnsi="Times New Roman" w:cs="Times New Roman"/>
          <w:color w:val="222222"/>
          <w:shd w:val="clear" w:color="auto" w:fill="FFFFFF"/>
        </w:rPr>
        <w:t>. Pearson/Allyn and Bacon.</w:t>
      </w:r>
    </w:p>
    <w:p w14:paraId="3EEBCE04" w14:textId="77777777" w:rsidR="00F36130" w:rsidRPr="00F36130" w:rsidRDefault="00F36130" w:rsidP="00F36130"/>
    <w:sectPr w:rsidR="00F36130" w:rsidRPr="00F36130">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E7689" w16cid:durableId="21127276"/>
  <w16cid:commentId w16cid:paraId="0BC47421" w16cid:durableId="2112729E"/>
  <w16cid:commentId w16cid:paraId="7FB84A4E" w16cid:durableId="211272C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52F08D" w14:textId="77777777" w:rsidR="00CA3A4B" w:rsidRDefault="00CA3A4B">
      <w:pPr>
        <w:spacing w:line="240" w:lineRule="auto"/>
      </w:pPr>
      <w:r>
        <w:separator/>
      </w:r>
    </w:p>
    <w:p w14:paraId="02E339E7" w14:textId="77777777" w:rsidR="00CA3A4B" w:rsidRDefault="00CA3A4B"/>
  </w:endnote>
  <w:endnote w:type="continuationSeparator" w:id="0">
    <w:p w14:paraId="0C6212CB" w14:textId="77777777" w:rsidR="00CA3A4B" w:rsidRDefault="00CA3A4B">
      <w:pPr>
        <w:spacing w:line="240" w:lineRule="auto"/>
      </w:pPr>
      <w:r>
        <w:continuationSeparator/>
      </w:r>
    </w:p>
    <w:p w14:paraId="2977B211" w14:textId="77777777" w:rsidR="00CA3A4B" w:rsidRDefault="00CA3A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DD3022" w14:textId="77777777" w:rsidR="00CA3A4B" w:rsidRDefault="00CA3A4B">
      <w:pPr>
        <w:spacing w:line="240" w:lineRule="auto"/>
      </w:pPr>
      <w:r>
        <w:separator/>
      </w:r>
    </w:p>
    <w:p w14:paraId="3E8C486A" w14:textId="77777777" w:rsidR="00CA3A4B" w:rsidRDefault="00CA3A4B"/>
  </w:footnote>
  <w:footnote w:type="continuationSeparator" w:id="0">
    <w:p w14:paraId="1F7C87F6" w14:textId="77777777" w:rsidR="00CA3A4B" w:rsidRDefault="00CA3A4B">
      <w:pPr>
        <w:spacing w:line="240" w:lineRule="auto"/>
      </w:pPr>
      <w:r>
        <w:continuationSeparator/>
      </w:r>
    </w:p>
    <w:p w14:paraId="0778A8CF" w14:textId="77777777" w:rsidR="00CA3A4B" w:rsidRDefault="00CA3A4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2B92BD" w14:textId="77777777" w:rsidR="00E81978" w:rsidRDefault="00F80872">
    <w:pPr>
      <w:pStyle w:val="Header"/>
    </w:pPr>
    <w:r w:rsidRPr="00F80872">
      <w:rPr>
        <w:rStyle w:val="Strong"/>
      </w:rPr>
      <w:t xml:space="preserve"> </w:t>
    </w:r>
    <w:r w:rsidR="00897DF8">
      <w:rPr>
        <w:rStyle w:val="Strong"/>
      </w:rPr>
      <w:t>cultural anthropology</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3189E">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2A25DF" w14:textId="77777777" w:rsidR="00E81978" w:rsidRDefault="00897DF8">
    <w:pPr>
      <w:pStyle w:val="Header"/>
      <w:rPr>
        <w:rStyle w:val="Strong"/>
      </w:rPr>
    </w:pPr>
    <w:r>
      <w:t xml:space="preserve">Cultural Anthrop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3189E" w:rsidRPr="00D3189E">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43EE760"/>
    <w:multiLevelType w:val="hybridMultilevel"/>
    <w:tmpl w:val="6824FCD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971DB5A7"/>
    <w:multiLevelType w:val="hybridMultilevel"/>
    <w:tmpl w:val="0285693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C421EE74"/>
    <w:multiLevelType w:val="hybridMultilevel"/>
    <w:tmpl w:val="AFF9850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E532CD23"/>
    <w:multiLevelType w:val="hybridMultilevel"/>
    <w:tmpl w:val="3ADCF5C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1F4483BA"/>
    <w:multiLevelType w:val="hybridMultilevel"/>
    <w:tmpl w:val="EE3998A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2BA193AC"/>
    <w:multiLevelType w:val="hybridMultilevel"/>
    <w:tmpl w:val="1E70262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706AAE90"/>
    <w:multiLevelType w:val="hybridMultilevel"/>
    <w:tmpl w:val="0300E49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4015D17"/>
    <w:multiLevelType w:val="hybridMultilevel"/>
    <w:tmpl w:val="B84F48C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nsid w:val="7AE900C8"/>
    <w:multiLevelType w:val="hybridMultilevel"/>
    <w:tmpl w:val="3927E9A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nsid w:val="7BFACC22"/>
    <w:multiLevelType w:val="hybridMultilevel"/>
    <w:tmpl w:val="2DD4E38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21"/>
  </w:num>
  <w:num w:numId="13">
    <w:abstractNumId w:val="18"/>
  </w:num>
  <w:num w:numId="14">
    <w:abstractNumId w:val="17"/>
  </w:num>
  <w:num w:numId="15">
    <w:abstractNumId w:val="19"/>
  </w:num>
  <w:num w:numId="16">
    <w:abstractNumId w:val="16"/>
  </w:num>
  <w:num w:numId="17">
    <w:abstractNumId w:val="15"/>
  </w:num>
  <w:num w:numId="18">
    <w:abstractNumId w:val="2"/>
  </w:num>
  <w:num w:numId="19">
    <w:abstractNumId w:val="14"/>
  </w:num>
  <w:num w:numId="20">
    <w:abstractNumId w:val="3"/>
  </w:num>
  <w:num w:numId="21">
    <w:abstractNumId w:val="0"/>
  </w:num>
  <w:num w:numId="22">
    <w:abstractNumId w:val="1"/>
  </w:num>
  <w:num w:numId="23">
    <w:abstractNumId w:val="22"/>
  </w:num>
  <w:num w:numId="24">
    <w:abstractNumId w:val="24"/>
  </w:num>
  <w:num w:numId="25">
    <w:abstractNumId w:val="23"/>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rQUAzRaQWSwAAAA="/>
  </w:docVars>
  <w:rsids>
    <w:rsidRoot w:val="005C39B5"/>
    <w:rsid w:val="00002B29"/>
    <w:rsid w:val="00063733"/>
    <w:rsid w:val="000A3398"/>
    <w:rsid w:val="000A40AE"/>
    <w:rsid w:val="000C1F77"/>
    <w:rsid w:val="000D1FD0"/>
    <w:rsid w:val="000D2DA6"/>
    <w:rsid w:val="000D3F41"/>
    <w:rsid w:val="000E04F4"/>
    <w:rsid w:val="001043B6"/>
    <w:rsid w:val="00120D8C"/>
    <w:rsid w:val="00156E81"/>
    <w:rsid w:val="001D3AEE"/>
    <w:rsid w:val="00235295"/>
    <w:rsid w:val="002513E9"/>
    <w:rsid w:val="00265074"/>
    <w:rsid w:val="00295816"/>
    <w:rsid w:val="00296FED"/>
    <w:rsid w:val="002A1132"/>
    <w:rsid w:val="002C1317"/>
    <w:rsid w:val="00346DE2"/>
    <w:rsid w:val="00355DCA"/>
    <w:rsid w:val="00386E26"/>
    <w:rsid w:val="003A2692"/>
    <w:rsid w:val="003D66CB"/>
    <w:rsid w:val="003F5409"/>
    <w:rsid w:val="00433274"/>
    <w:rsid w:val="00445E12"/>
    <w:rsid w:val="00461BA3"/>
    <w:rsid w:val="0046629C"/>
    <w:rsid w:val="004724D7"/>
    <w:rsid w:val="00492655"/>
    <w:rsid w:val="0053467A"/>
    <w:rsid w:val="0054276E"/>
    <w:rsid w:val="00551A02"/>
    <w:rsid w:val="005534FA"/>
    <w:rsid w:val="005565B4"/>
    <w:rsid w:val="005B3A43"/>
    <w:rsid w:val="005C39B5"/>
    <w:rsid w:val="005D22D7"/>
    <w:rsid w:val="005D3A03"/>
    <w:rsid w:val="005E111A"/>
    <w:rsid w:val="005E6AF9"/>
    <w:rsid w:val="005F6BDF"/>
    <w:rsid w:val="00623034"/>
    <w:rsid w:val="00675E55"/>
    <w:rsid w:val="00683A02"/>
    <w:rsid w:val="006A4D34"/>
    <w:rsid w:val="006D33BA"/>
    <w:rsid w:val="00703819"/>
    <w:rsid w:val="00783E00"/>
    <w:rsid w:val="00797F6D"/>
    <w:rsid w:val="008002C0"/>
    <w:rsid w:val="008449E5"/>
    <w:rsid w:val="00897DF8"/>
    <w:rsid w:val="008B0E56"/>
    <w:rsid w:val="008C5323"/>
    <w:rsid w:val="008D41FA"/>
    <w:rsid w:val="008D477A"/>
    <w:rsid w:val="008D5F9A"/>
    <w:rsid w:val="008E036B"/>
    <w:rsid w:val="008E0F8D"/>
    <w:rsid w:val="008E3AC1"/>
    <w:rsid w:val="00906227"/>
    <w:rsid w:val="009223E3"/>
    <w:rsid w:val="00945A71"/>
    <w:rsid w:val="009A6A3B"/>
    <w:rsid w:val="009C2EAC"/>
    <w:rsid w:val="009D4F14"/>
    <w:rsid w:val="009E658E"/>
    <w:rsid w:val="00A57C5A"/>
    <w:rsid w:val="00A92A6B"/>
    <w:rsid w:val="00A93FC7"/>
    <w:rsid w:val="00AC362E"/>
    <w:rsid w:val="00B4615C"/>
    <w:rsid w:val="00B566CC"/>
    <w:rsid w:val="00B823AA"/>
    <w:rsid w:val="00BA45DB"/>
    <w:rsid w:val="00BF4184"/>
    <w:rsid w:val="00C0601E"/>
    <w:rsid w:val="00C31D30"/>
    <w:rsid w:val="00C32C5C"/>
    <w:rsid w:val="00C370BD"/>
    <w:rsid w:val="00C82288"/>
    <w:rsid w:val="00C97C01"/>
    <w:rsid w:val="00CA3A4B"/>
    <w:rsid w:val="00CB10EB"/>
    <w:rsid w:val="00CD6E39"/>
    <w:rsid w:val="00CF2711"/>
    <w:rsid w:val="00CF6E91"/>
    <w:rsid w:val="00D151D3"/>
    <w:rsid w:val="00D30337"/>
    <w:rsid w:val="00D3189E"/>
    <w:rsid w:val="00D343E0"/>
    <w:rsid w:val="00D36A91"/>
    <w:rsid w:val="00D73CF9"/>
    <w:rsid w:val="00D85B68"/>
    <w:rsid w:val="00E258A7"/>
    <w:rsid w:val="00E6004D"/>
    <w:rsid w:val="00E718C9"/>
    <w:rsid w:val="00E76E2A"/>
    <w:rsid w:val="00E81978"/>
    <w:rsid w:val="00E93155"/>
    <w:rsid w:val="00E96000"/>
    <w:rsid w:val="00E979DD"/>
    <w:rsid w:val="00EC2620"/>
    <w:rsid w:val="00EC34BA"/>
    <w:rsid w:val="00EC54E4"/>
    <w:rsid w:val="00EE5314"/>
    <w:rsid w:val="00F36130"/>
    <w:rsid w:val="00F379B7"/>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F9E77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9E658E"/>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FECBB-D952-4871-9149-45EB862FA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57</Words>
  <Characters>2607</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9T10:53:00Z</dcterms:created>
  <dcterms:modified xsi:type="dcterms:W3CDTF">2019-08-29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7w2l8h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